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Sistem manajemen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ini menunjukan permasalahan pada pelayanan peminjaman buku pada perpustakaan,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US"/>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pada suatu </w:t>
      </w:r>
      <w:r w:rsidRPr="009E3CD9">
        <w:t>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r>
        <w:t>Entity Relationship Diagram:</w:t>
      </w:r>
      <w:r>
        <w:t xml:space="preserve"> </w:t>
      </w:r>
      <w:r w:rsidR="0023157D" w:rsidRPr="00426BAC">
        <w:rPr>
          <w:i w:val="0"/>
          <w:iCs/>
        </w:rPr>
        <w:t xml:space="preserve">Pada </w:t>
      </w:r>
      <w:r w:rsidR="0023157D" w:rsidRPr="007F25FA">
        <w:t>Entity Relationship Diagram</w:t>
      </w:r>
      <w:r w:rsidR="0023157D" w:rsidRPr="00426BAC">
        <w:rPr>
          <w:i w:val="0"/>
          <w:iCs/>
        </w:rPr>
        <w:t xml:space="preserve"> </w:t>
      </w:r>
      <w:r w:rsidR="005F7506" w:rsidRPr="00426BAC">
        <w:rPr>
          <w:i w:val="0"/>
          <w:iCs/>
        </w:rPr>
        <w:t xml:space="preserve">ini terdapat beberapa entitas yang bisa ditemukan dalam web Sipinjam. Berikut ini adalah entitas web Sipinjam yang meliputi anggota, petugas, buku, peminjam, dan pengembalian. berikut ini adalah gambar dari </w:t>
      </w:r>
      <w:r w:rsidR="005F7506" w:rsidRPr="007F25FA">
        <w:t>ERD</w:t>
      </w:r>
      <w:r w:rsidR="005F7506" w:rsidRPr="00426BAC">
        <w:rPr>
          <w:i w:val="0"/>
          <w:iCs/>
        </w:rPr>
        <w:t xml:space="preserve"> Sipinjam.</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Sipinjam</w:t>
      </w:r>
    </w:p>
    <w:p w14:paraId="50C541DC" w14:textId="349CFB14" w:rsidR="005F7506" w:rsidRDefault="005F7506" w:rsidP="0056399A">
      <w:pPr>
        <w:pStyle w:val="IEEEHeading3"/>
        <w:tabs>
          <w:tab w:val="left" w:pos="189"/>
        </w:tabs>
        <w:ind w:firstLine="216"/>
        <w:rPr>
          <w:i w:val="0"/>
          <w:iCs/>
        </w:rPr>
      </w:pPr>
      <w:r>
        <w:t xml:space="preserve">Conceptual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Sipinjam.</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t>Gambar 6. CDM Sipinjam</w:t>
      </w:r>
    </w:p>
    <w:p w14:paraId="32DC0D47" w14:textId="451C1CDC" w:rsidR="00FC1B55" w:rsidRDefault="00071476" w:rsidP="00B722EF">
      <w:pPr>
        <w:pStyle w:val="IEEEHeading3"/>
        <w:tabs>
          <w:tab w:val="left" w:pos="189"/>
        </w:tabs>
        <w:ind w:firstLine="216"/>
      </w:pPr>
      <w:r>
        <w:lastRenderedPageBreak/>
        <w:t xml:space="preserve">Physical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r w:rsidRPr="0023157D">
        <w:t>foreign key</w:t>
      </w:r>
      <w:r w:rsidRPr="0023157D">
        <w:rPr>
          <w:i w:val="0"/>
          <w:iCs/>
        </w:rPr>
        <w:t xml:space="preserve">, sedangkan pada </w:t>
      </w:r>
      <w:r w:rsidRPr="007F25FA">
        <w:t>PDM</w:t>
      </w:r>
      <w:r w:rsidRPr="0023157D">
        <w:rPr>
          <w:i w:val="0"/>
          <w:iCs/>
        </w:rPr>
        <w:t xml:space="preserve"> terdapat </w:t>
      </w:r>
      <w:r w:rsidRPr="0023157D">
        <w:t>foreign key</w:t>
      </w:r>
      <w:r w:rsidRPr="0023157D">
        <w:rPr>
          <w:i w:val="0"/>
          <w:iCs/>
        </w:rPr>
        <w:t xml:space="preserve"> di</w:t>
      </w:r>
      <w:r>
        <w:rPr>
          <w:i w:val="0"/>
          <w:iCs/>
        </w:rPr>
        <w:t xml:space="preserve"> </w:t>
      </w:r>
      <w:r w:rsidRPr="0023157D">
        <w:rPr>
          <w:i w:val="0"/>
          <w:iCs/>
        </w:rPr>
        <w:t>mana satu tabel bergantung pada tabel lainnya</w:t>
      </w:r>
      <w:r>
        <w:rPr>
          <w:i w:val="0"/>
          <w:iCs/>
        </w:rPr>
        <w:t xml:space="preserve"> [5]</w:t>
      </w:r>
      <w:r w:rsidRPr="0023157D">
        <w:rPr>
          <w:i w:val="0"/>
          <w:iCs/>
        </w:rPr>
        <w:t xml:space="preserve">. </w:t>
      </w:r>
      <w:r w:rsidRPr="0023157D">
        <w:t>Foreign key</w:t>
      </w:r>
      <w:r w:rsidRPr="0023157D">
        <w:rPr>
          <w:i w:val="0"/>
          <w:iCs/>
        </w:rPr>
        <w:t xml:space="preserve"> yaitu </w:t>
      </w:r>
      <w:r w:rsidRPr="0023157D">
        <w:t>primary key</w:t>
      </w:r>
      <w:r w:rsidRPr="0023157D">
        <w:rPr>
          <w:i w:val="0"/>
          <w:iCs/>
        </w:rPr>
        <w:t xml:space="preserve"> yang berada pada tabel yang memiliki hubungan dengan tabel tersebut. Berikut ini adalah gambar dari </w:t>
      </w:r>
      <w:r w:rsidRPr="007F25FA">
        <w:t>PDM</w:t>
      </w:r>
      <w:r w:rsidRPr="0023157D">
        <w:rPr>
          <w:i w:val="0"/>
          <w:iCs/>
        </w:rPr>
        <w:t xml:space="preserve"> Sipinjam</w:t>
      </w:r>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rPr>
        <w:lastRenderedPageBreak/>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xml:space="preserve">, pengguna dapat dengan mudah untuk menjalankan setiap fungsi yang </w:t>
      </w:r>
      <w:r w:rsidR="0080720C">
        <w:t>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rPr>
        <w:lastRenderedPageBreak/>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Software 1 </w:t>
      </w:r>
      <w:r w:rsidR="003A638D">
        <w:t>S</w:t>
      </w:r>
      <w:r w:rsidRPr="004A1979">
        <w:t>iklus</w:t>
      </w:r>
    </w:p>
    <w:p w14:paraId="68D7B6E7" w14:textId="51E6E659" w:rsidR="004A1979" w:rsidRDefault="004A1979" w:rsidP="004A1979">
      <w:pPr>
        <w:pStyle w:val="IEEEParagraph"/>
      </w:pPr>
      <w:r w:rsidRPr="004A1979">
        <w:rPr>
          <w:iCs/>
        </w:rPr>
        <w:t xml:space="preserve">Pada siklus ini menjelaskan metodologi yang digunakan untuk meningkatkan kualitas perangkat lunak dan proses untuk pengembangan </w:t>
      </w:r>
      <w:r w:rsidRPr="004A1979">
        <w:rPr>
          <w:i/>
        </w:rPr>
        <w:t>software</w:t>
      </w:r>
      <w:r w:rsidRPr="004A1979">
        <w:rPr>
          <w:iCs/>
        </w:rPr>
        <w:t xml:space="preserve"> secara keseluruhan. Pada aplikasi Sipinjam ini, memakai </w:t>
      </w:r>
      <w:r w:rsidR="00A51153">
        <w:rPr>
          <w:iCs/>
        </w:rPr>
        <w:t>metode</w:t>
      </w:r>
      <w:r w:rsidRPr="004A1979">
        <w:rPr>
          <w:iCs/>
        </w:rPr>
        <w:t xml:space="preserve"> </w:t>
      </w:r>
      <w:r w:rsidRPr="004A1979">
        <w:rPr>
          <w:i/>
        </w:rPr>
        <w:t>waterfall</w:t>
      </w:r>
      <w:r w:rsidRPr="004A1979">
        <w:rPr>
          <w:iCs/>
        </w:rPr>
        <w:t xml:space="preserve">. Pada </w:t>
      </w:r>
      <w:r w:rsidR="00A51153">
        <w:rPr>
          <w:iCs/>
        </w:rPr>
        <w:t>metode</w:t>
      </w:r>
      <w:r w:rsidRPr="004A1979">
        <w:rPr>
          <w:iCs/>
        </w:rPr>
        <w:t xml:space="preserve"> tersebut dilakukan secara bertahap. </w:t>
      </w:r>
      <w:r w:rsidRPr="004A1979">
        <w:t>dimulai dari fase kebutuhan sistem kemudian dilanjutkan ke fase analisis, desain, pengkodean, pengujian/validasi, dan pemeliharaan</w:t>
      </w:r>
      <w:r w:rsidR="00697E73">
        <w:t xml:space="preserve"> </w:t>
      </w:r>
      <w:r w:rsidR="00545140">
        <w:fldChar w:fldCharType="begin" w:fldLock="1"/>
      </w:r>
      <w:r w:rsidR="00545140">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mengembalikan buku, petugas mencatat pengembalian. Model </w:t>
      </w:r>
      <w:r w:rsidRPr="004A1979">
        <w:rPr>
          <w:i/>
          <w:iCs/>
        </w:rPr>
        <w:t>waterfall</w:t>
      </w:r>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Hasil perancangan sistem manajemen peminjaman buku perpustakaan atau Sipinjam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r>
        <w:rPr>
          <w:i/>
        </w:rPr>
        <w:t xml:space="preserve">Dashboard: </w:t>
      </w:r>
      <w:r w:rsidR="004A1979" w:rsidRPr="009F0BDB">
        <w:rPr>
          <w:iCs/>
        </w:rPr>
        <w:t>Adapun yang pertama terdapat fitur Dashboard, pada fitur tersebut terdapat 3 tampilan yaitu, total peminjaman, total buku, dan total anggota</w:t>
      </w:r>
      <w:r w:rsidR="002B431B" w:rsidRPr="009F0BDB">
        <w:rPr>
          <w:iCs/>
        </w:rPr>
        <w:t>.</w:t>
      </w:r>
      <w:r w:rsidR="005A5153">
        <w:rPr>
          <w:iCs/>
        </w:rPr>
        <w:t xml:space="preserve"> Tampilan fitur </w:t>
      </w:r>
      <w:r w:rsidR="005A5153" w:rsidRPr="005A5153">
        <w:rPr>
          <w:i/>
        </w:rPr>
        <w:t>dashboard</w:t>
      </w:r>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dashboard</w:t>
      </w:r>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r w:rsidR="00300F00" w:rsidRPr="002B431B">
        <w:rPr>
          <w:i/>
        </w:rPr>
        <w:t>input</w:t>
      </w:r>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r w:rsidR="00300F00" w:rsidRPr="002B431B">
        <w:rPr>
          <w:i/>
        </w:rPr>
        <w:t>input</w:t>
      </w:r>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rPr>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r w:rsidR="00300F00" w:rsidRPr="002B431B">
        <w:rPr>
          <w:i/>
        </w:rPr>
        <w:t>input</w:t>
      </w:r>
      <w:r w:rsidR="00300F00" w:rsidRPr="002B431B">
        <w:rPr>
          <w:iCs/>
        </w:rPr>
        <w:t xml:space="preserve"> yaitu </w:t>
      </w:r>
      <w:r w:rsidR="00300F00" w:rsidRPr="002B431B">
        <w:rPr>
          <w:i/>
        </w:rPr>
        <w:t>input</w:t>
      </w:r>
      <w:r w:rsidR="00300F00" w:rsidRPr="002B431B">
        <w:rPr>
          <w:iCs/>
        </w:rPr>
        <w:t xml:space="preserve"> tambah buku dan daftar buku. Pada menu </w:t>
      </w:r>
      <w:r w:rsidR="00300F00" w:rsidRPr="002B431B">
        <w:rPr>
          <w:i/>
        </w:rPr>
        <w:t>input</w:t>
      </w:r>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r w:rsidR="00300F00" w:rsidRPr="002B431B">
        <w:rPr>
          <w:i/>
        </w:rPr>
        <w:t>input</w:t>
      </w:r>
      <w:r w:rsidR="00300F00" w:rsidRPr="002B431B">
        <w:rPr>
          <w:iCs/>
        </w:rPr>
        <w:t xml:space="preserve"> tambah anggota dan daftar angg</w:t>
      </w:r>
      <w:r w:rsidR="00300F00">
        <w:rPr>
          <w:iCs/>
        </w:rPr>
        <w:t>o</w:t>
      </w:r>
      <w:r w:rsidR="00300F00" w:rsidRPr="002B431B">
        <w:rPr>
          <w:iCs/>
        </w:rPr>
        <w:t xml:space="preserve">ta. Pada menu </w:t>
      </w:r>
      <w:r w:rsidR="00300F00" w:rsidRPr="002B431B">
        <w:rPr>
          <w:i/>
        </w:rPr>
        <w:t>input</w:t>
      </w:r>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4305D30C" w14:textId="34E2F7EE" w:rsidR="0073723E" w:rsidRPr="00C053BE" w:rsidRDefault="008C008A" w:rsidP="00C053BE">
      <w:pPr>
        <w:pStyle w:val="IEEEParagraph"/>
        <w:numPr>
          <w:ilvl w:val="0"/>
          <w:numId w:val="14"/>
        </w:numPr>
        <w:spacing w:before="120" w:after="60"/>
        <w:ind w:left="0" w:firstLine="216"/>
        <w:rPr>
          <w:iCs/>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65ABDD64" w14:textId="78C2EDFC" w:rsidR="006B7B41" w:rsidRPr="0073723E" w:rsidRDefault="006B7B41" w:rsidP="006B7B41">
      <w:pPr>
        <w:pStyle w:val="IEEEParagraph"/>
        <w:rPr>
          <w:iCs/>
        </w:rPr>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0803D" w14:textId="77777777" w:rsidR="008447A9" w:rsidRDefault="008447A9" w:rsidP="00FF3BB1">
      <w:r>
        <w:separator/>
      </w:r>
    </w:p>
  </w:endnote>
  <w:endnote w:type="continuationSeparator" w:id="0">
    <w:p w14:paraId="06A7E571" w14:textId="77777777" w:rsidR="008447A9" w:rsidRDefault="008447A9"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72139" w14:textId="77777777" w:rsidR="008447A9" w:rsidRDefault="008447A9" w:rsidP="00FF3BB1">
      <w:r>
        <w:separator/>
      </w:r>
    </w:p>
  </w:footnote>
  <w:footnote w:type="continuationSeparator" w:id="0">
    <w:p w14:paraId="7AF362BB" w14:textId="77777777" w:rsidR="008447A9" w:rsidRDefault="008447A9"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7"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980622970">
    <w:abstractNumId w:val="5"/>
  </w:num>
  <w:num w:numId="2" w16cid:durableId="583803443">
    <w:abstractNumId w:val="7"/>
  </w:num>
  <w:num w:numId="3" w16cid:durableId="1493762947">
    <w:abstractNumId w:val="5"/>
  </w:num>
  <w:num w:numId="4" w16cid:durableId="524637316">
    <w:abstractNumId w:val="5"/>
  </w:num>
  <w:num w:numId="5" w16cid:durableId="1375423019">
    <w:abstractNumId w:val="4"/>
  </w:num>
  <w:num w:numId="6" w16cid:durableId="956906410">
    <w:abstractNumId w:val="3"/>
  </w:num>
  <w:num w:numId="7" w16cid:durableId="2099867463">
    <w:abstractNumId w:val="0"/>
  </w:num>
  <w:num w:numId="8" w16cid:durableId="1242131874">
    <w:abstractNumId w:val="2"/>
  </w:num>
  <w:num w:numId="9" w16cid:durableId="102566765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55158957">
    <w:abstractNumId w:val="0"/>
  </w:num>
  <w:num w:numId="11" w16cid:durableId="165364278">
    <w:abstractNumId w:val="0"/>
  </w:num>
  <w:num w:numId="12" w16cid:durableId="153133365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86524253">
    <w:abstractNumId w:val="1"/>
  </w:num>
  <w:num w:numId="14" w16cid:durableId="132284826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2700"/>
    <w:rsid w:val="000236C4"/>
    <w:rsid w:val="00027F1D"/>
    <w:rsid w:val="0003296C"/>
    <w:rsid w:val="00042F9F"/>
    <w:rsid w:val="00054421"/>
    <w:rsid w:val="00055F47"/>
    <w:rsid w:val="00062E46"/>
    <w:rsid w:val="00066698"/>
    <w:rsid w:val="00071476"/>
    <w:rsid w:val="00071C25"/>
    <w:rsid w:val="00074AC8"/>
    <w:rsid w:val="00081408"/>
    <w:rsid w:val="00081EBE"/>
    <w:rsid w:val="00086EDC"/>
    <w:rsid w:val="000A0AD9"/>
    <w:rsid w:val="000B201E"/>
    <w:rsid w:val="000B36A3"/>
    <w:rsid w:val="000B79D4"/>
    <w:rsid w:val="000C013C"/>
    <w:rsid w:val="000C3C50"/>
    <w:rsid w:val="000C4604"/>
    <w:rsid w:val="000C5338"/>
    <w:rsid w:val="000C6EFE"/>
    <w:rsid w:val="000D00A2"/>
    <w:rsid w:val="000D2BF1"/>
    <w:rsid w:val="000D58C7"/>
    <w:rsid w:val="000D6C9F"/>
    <w:rsid w:val="000E3F84"/>
    <w:rsid w:val="000E5AD7"/>
    <w:rsid w:val="000E624F"/>
    <w:rsid w:val="000F0DC5"/>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71CA3"/>
    <w:rsid w:val="0027227B"/>
    <w:rsid w:val="002732CB"/>
    <w:rsid w:val="00273AC7"/>
    <w:rsid w:val="00273D2C"/>
    <w:rsid w:val="00285ECD"/>
    <w:rsid w:val="00286BC7"/>
    <w:rsid w:val="00290E1B"/>
    <w:rsid w:val="00291B17"/>
    <w:rsid w:val="002947E8"/>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46B61"/>
    <w:rsid w:val="00350D73"/>
    <w:rsid w:val="00354E38"/>
    <w:rsid w:val="003600E6"/>
    <w:rsid w:val="00361EB5"/>
    <w:rsid w:val="003638F0"/>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A75"/>
    <w:rsid w:val="004976DA"/>
    <w:rsid w:val="004A16D7"/>
    <w:rsid w:val="004A1979"/>
    <w:rsid w:val="004A62A4"/>
    <w:rsid w:val="004A6336"/>
    <w:rsid w:val="004A6605"/>
    <w:rsid w:val="004C304C"/>
    <w:rsid w:val="004C45FA"/>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1F40"/>
    <w:rsid w:val="00585769"/>
    <w:rsid w:val="00591130"/>
    <w:rsid w:val="005A3F28"/>
    <w:rsid w:val="005A40BE"/>
    <w:rsid w:val="005A5153"/>
    <w:rsid w:val="005A5886"/>
    <w:rsid w:val="005B13E2"/>
    <w:rsid w:val="005B2F2A"/>
    <w:rsid w:val="005B47D7"/>
    <w:rsid w:val="005C5526"/>
    <w:rsid w:val="005C62C6"/>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1F8"/>
    <w:rsid w:val="00671851"/>
    <w:rsid w:val="00671E41"/>
    <w:rsid w:val="006749FE"/>
    <w:rsid w:val="00694EA7"/>
    <w:rsid w:val="00697E73"/>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703430"/>
    <w:rsid w:val="007035AF"/>
    <w:rsid w:val="007069BE"/>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7F9A"/>
    <w:rsid w:val="007A09B9"/>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42BA1"/>
    <w:rsid w:val="008447A9"/>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71D95"/>
    <w:rsid w:val="00B722EF"/>
    <w:rsid w:val="00B80060"/>
    <w:rsid w:val="00B827A6"/>
    <w:rsid w:val="00B871C0"/>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CD7E07"/>
    <w:rsid w:val="00CE1A10"/>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107</Words>
  <Characters>23410</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30T04:16:00Z</dcterms:created>
  <dcterms:modified xsi:type="dcterms:W3CDTF">2022-03-30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